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D21CD8" w14:textId="3244DBE2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noProof/>
        </w:rPr>
      </w:pPr>
      <w:r w:rsidRPr="00B565C7">
        <w:rPr>
          <w:rFonts w:ascii="Arial" w:hAnsi="Arial" w:cs="Arial"/>
        </w:rPr>
        <w:fldChar w:fldCharType="begin" w:fldLock="1"/>
      </w:r>
      <w:r w:rsidRPr="00B565C7">
        <w:rPr>
          <w:rFonts w:ascii="Arial" w:hAnsi="Arial" w:cs="Arial"/>
        </w:rPr>
        <w:instrText xml:space="preserve">ADDIN Mendeley Bibliography CSL_BIBLIOGRAPHY </w:instrText>
      </w:r>
      <w:r w:rsidRPr="00B565C7">
        <w:rPr>
          <w:rFonts w:ascii="Arial" w:hAnsi="Arial" w:cs="Arial"/>
        </w:rPr>
        <w:fldChar w:fldCharType="separate"/>
      </w:r>
      <w:r>
        <w:rPr>
          <w:noProof/>
        </w:rPr>
        <w:t>Suplementary Materials</w:t>
      </w:r>
    </w:p>
    <w:p w14:paraId="72A948E2" w14:textId="77777777" w:rsidR="00C96041" w:rsidRDefault="00C96041" w:rsidP="00C96041">
      <w:bookmarkStart w:id="0" w:name="_Hlk92104307"/>
    </w:p>
    <w:p w14:paraId="635DEBB4" w14:textId="77777777" w:rsidR="00C96041" w:rsidRPr="00D21961" w:rsidRDefault="00C96041" w:rsidP="00C96041">
      <w:pPr>
        <w:jc w:val="center"/>
        <w:rPr>
          <w:rFonts w:ascii="Arial" w:hAnsi="Arial" w:cs="Arial"/>
        </w:rPr>
      </w:pPr>
      <w:r w:rsidRPr="00D21961">
        <w:rPr>
          <w:rFonts w:ascii="Arial" w:hAnsi="Arial" w:cs="Arial"/>
        </w:rPr>
        <w:t xml:space="preserve">Table A.1a. Presence-absence data for </w:t>
      </w:r>
      <w:proofErr w:type="spellStart"/>
      <w:r w:rsidRPr="00D21961">
        <w:rPr>
          <w:rFonts w:ascii="Arial" w:hAnsi="Arial" w:cs="Arial"/>
        </w:rPr>
        <w:t>rinuak</w:t>
      </w:r>
      <w:proofErr w:type="spellEnd"/>
    </w:p>
    <w:tbl>
      <w:tblPr>
        <w:tblStyle w:val="PlainTable22"/>
        <w:tblW w:w="635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53"/>
        <w:gridCol w:w="2491"/>
        <w:gridCol w:w="2807"/>
      </w:tblGrid>
      <w:tr w:rsidR="00C96041" w:rsidRPr="00CF76AF" w14:paraId="24562E63" w14:textId="77777777" w:rsidTr="002D657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bottom w:val="none" w:sz="0" w:space="0" w:color="auto"/>
            </w:tcBorders>
            <w:noWrap/>
            <w:hideMark/>
          </w:tcPr>
          <w:p w14:paraId="25283DEC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ong</w:t>
            </w:r>
          </w:p>
        </w:tc>
        <w:tc>
          <w:tcPr>
            <w:tcW w:w="2491" w:type="dxa"/>
            <w:tcBorders>
              <w:bottom w:val="none" w:sz="0" w:space="0" w:color="auto"/>
            </w:tcBorders>
            <w:noWrap/>
            <w:hideMark/>
          </w:tcPr>
          <w:p w14:paraId="13DC3EEF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at</w:t>
            </w:r>
          </w:p>
        </w:tc>
        <w:tc>
          <w:tcPr>
            <w:tcW w:w="2807" w:type="dxa"/>
            <w:tcBorders>
              <w:bottom w:val="none" w:sz="0" w:space="0" w:color="auto"/>
            </w:tcBorders>
            <w:noWrap/>
            <w:hideMark/>
          </w:tcPr>
          <w:p w14:paraId="03671325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Presence=1/ Absence=0</w:t>
            </w:r>
          </w:p>
        </w:tc>
      </w:tr>
      <w:tr w:rsidR="00C96041" w:rsidRPr="00CF76AF" w14:paraId="1BC9E141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93E4B6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575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5E08F0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947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2DBF81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5CEB545F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2AD32BFE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588</w:t>
            </w:r>
          </w:p>
        </w:tc>
        <w:tc>
          <w:tcPr>
            <w:tcW w:w="2491" w:type="dxa"/>
            <w:noWrap/>
            <w:hideMark/>
          </w:tcPr>
          <w:p w14:paraId="024B7DA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964</w:t>
            </w:r>
          </w:p>
        </w:tc>
        <w:tc>
          <w:tcPr>
            <w:tcW w:w="2807" w:type="dxa"/>
            <w:noWrap/>
            <w:hideMark/>
          </w:tcPr>
          <w:p w14:paraId="252022F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1C952B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B10B92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03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B9BAB3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65267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E04309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1D804AF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23764CE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1</w:t>
            </w:r>
          </w:p>
        </w:tc>
        <w:tc>
          <w:tcPr>
            <w:tcW w:w="2491" w:type="dxa"/>
            <w:noWrap/>
            <w:hideMark/>
          </w:tcPr>
          <w:p w14:paraId="0C713CC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747</w:t>
            </w:r>
          </w:p>
        </w:tc>
        <w:tc>
          <w:tcPr>
            <w:tcW w:w="2807" w:type="dxa"/>
            <w:noWrap/>
            <w:hideMark/>
          </w:tcPr>
          <w:p w14:paraId="6F343B6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1FAB73B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73889D0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29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F0BBB0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333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0135D9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AF37402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3A544DEB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13</w:t>
            </w:r>
          </w:p>
        </w:tc>
        <w:tc>
          <w:tcPr>
            <w:tcW w:w="2491" w:type="dxa"/>
            <w:noWrap/>
            <w:hideMark/>
          </w:tcPr>
          <w:p w14:paraId="4F3DF10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8631</w:t>
            </w:r>
          </w:p>
        </w:tc>
        <w:tc>
          <w:tcPr>
            <w:tcW w:w="2807" w:type="dxa"/>
            <w:noWrap/>
            <w:hideMark/>
          </w:tcPr>
          <w:p w14:paraId="1654B6B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C02937F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8B65A8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78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6BBB2C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219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9C7408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FD82DD4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29E1219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33</w:t>
            </w:r>
          </w:p>
        </w:tc>
        <w:tc>
          <w:tcPr>
            <w:tcW w:w="2491" w:type="dxa"/>
            <w:noWrap/>
            <w:hideMark/>
          </w:tcPr>
          <w:p w14:paraId="3CD1748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089</w:t>
            </w:r>
          </w:p>
        </w:tc>
        <w:tc>
          <w:tcPr>
            <w:tcW w:w="2807" w:type="dxa"/>
            <w:noWrap/>
            <w:hideMark/>
          </w:tcPr>
          <w:p w14:paraId="4A6FD8AC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BBB025D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362F4B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706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652A3A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308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B5D776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B78B89A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70566FFE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863</w:t>
            </w:r>
          </w:p>
        </w:tc>
        <w:tc>
          <w:tcPr>
            <w:tcW w:w="2491" w:type="dxa"/>
            <w:noWrap/>
            <w:hideMark/>
          </w:tcPr>
          <w:p w14:paraId="3F1344A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492</w:t>
            </w:r>
          </w:p>
        </w:tc>
        <w:tc>
          <w:tcPr>
            <w:tcW w:w="2807" w:type="dxa"/>
            <w:noWrap/>
            <w:hideMark/>
          </w:tcPr>
          <w:p w14:paraId="613EA62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619C5FAD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14EB9A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896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434D6A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917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A1B3A6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A040059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470F5D0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09</w:t>
            </w:r>
          </w:p>
        </w:tc>
        <w:tc>
          <w:tcPr>
            <w:tcW w:w="2491" w:type="dxa"/>
            <w:noWrap/>
            <w:hideMark/>
          </w:tcPr>
          <w:p w14:paraId="3370553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281</w:t>
            </w:r>
          </w:p>
        </w:tc>
        <w:tc>
          <w:tcPr>
            <w:tcW w:w="2807" w:type="dxa"/>
            <w:noWrap/>
            <w:hideMark/>
          </w:tcPr>
          <w:p w14:paraId="77830FD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899D94E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68E54B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257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D559A9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392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81995E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ABA67D8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113232F8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237</w:t>
            </w:r>
          </w:p>
        </w:tc>
        <w:tc>
          <w:tcPr>
            <w:tcW w:w="2491" w:type="dxa"/>
            <w:noWrap/>
            <w:hideMark/>
          </w:tcPr>
          <w:p w14:paraId="4DDA1F5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147</w:t>
            </w:r>
          </w:p>
        </w:tc>
        <w:tc>
          <w:tcPr>
            <w:tcW w:w="2807" w:type="dxa"/>
            <w:noWrap/>
            <w:hideMark/>
          </w:tcPr>
          <w:p w14:paraId="43F074B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A16C05C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C2EC1BA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251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8CAEAF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1125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BA3E86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5E64307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25DE4B4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255</w:t>
            </w:r>
          </w:p>
        </w:tc>
        <w:tc>
          <w:tcPr>
            <w:tcW w:w="2491" w:type="dxa"/>
            <w:noWrap/>
            <w:hideMark/>
          </w:tcPr>
          <w:p w14:paraId="5BFAFC6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1125</w:t>
            </w:r>
          </w:p>
        </w:tc>
        <w:tc>
          <w:tcPr>
            <w:tcW w:w="2807" w:type="dxa"/>
            <w:noWrap/>
            <w:hideMark/>
          </w:tcPr>
          <w:p w14:paraId="46B1967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EB7D78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DA61752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241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7D96BF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1956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B0FF85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5694F82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0DD37A42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241</w:t>
            </w:r>
          </w:p>
        </w:tc>
        <w:tc>
          <w:tcPr>
            <w:tcW w:w="2491" w:type="dxa"/>
            <w:noWrap/>
            <w:hideMark/>
          </w:tcPr>
          <w:p w14:paraId="0505FC4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603</w:t>
            </w:r>
          </w:p>
        </w:tc>
        <w:tc>
          <w:tcPr>
            <w:tcW w:w="2807" w:type="dxa"/>
            <w:noWrap/>
            <w:hideMark/>
          </w:tcPr>
          <w:p w14:paraId="51AB585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5DB17B57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41C0DC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178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348BC0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3319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861DEE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0E72BB4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7CD5AB9E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596</w:t>
            </w:r>
          </w:p>
        </w:tc>
        <w:tc>
          <w:tcPr>
            <w:tcW w:w="2491" w:type="dxa"/>
            <w:noWrap/>
            <w:hideMark/>
          </w:tcPr>
          <w:p w14:paraId="2C25C5A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8472</w:t>
            </w:r>
          </w:p>
        </w:tc>
        <w:tc>
          <w:tcPr>
            <w:tcW w:w="2807" w:type="dxa"/>
            <w:noWrap/>
            <w:hideMark/>
          </w:tcPr>
          <w:p w14:paraId="401BADC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1BDA6F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F843B88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558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EECB18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8481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962E37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9F8A411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33BA73C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43</w:t>
            </w:r>
          </w:p>
        </w:tc>
        <w:tc>
          <w:tcPr>
            <w:tcW w:w="2491" w:type="dxa"/>
            <w:noWrap/>
            <w:hideMark/>
          </w:tcPr>
          <w:p w14:paraId="12F82EF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983</w:t>
            </w:r>
          </w:p>
        </w:tc>
        <w:tc>
          <w:tcPr>
            <w:tcW w:w="2807" w:type="dxa"/>
            <w:noWrap/>
            <w:hideMark/>
          </w:tcPr>
          <w:p w14:paraId="562DE6B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888DA02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2BAF2C0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59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8FF69A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856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985AE9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B7D6631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45206D2C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65</w:t>
            </w:r>
          </w:p>
        </w:tc>
        <w:tc>
          <w:tcPr>
            <w:tcW w:w="2491" w:type="dxa"/>
            <w:noWrap/>
            <w:hideMark/>
          </w:tcPr>
          <w:p w14:paraId="080900C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233</w:t>
            </w:r>
          </w:p>
        </w:tc>
        <w:tc>
          <w:tcPr>
            <w:tcW w:w="2807" w:type="dxa"/>
            <w:noWrap/>
            <w:hideMark/>
          </w:tcPr>
          <w:p w14:paraId="5C6FE3A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442F228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4C64E8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52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6C04E8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3172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A90E8E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E52BDC1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3750AA18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52</w:t>
            </w:r>
          </w:p>
        </w:tc>
        <w:tc>
          <w:tcPr>
            <w:tcW w:w="2491" w:type="dxa"/>
            <w:noWrap/>
            <w:hideMark/>
          </w:tcPr>
          <w:p w14:paraId="2C9A321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445</w:t>
            </w:r>
          </w:p>
        </w:tc>
        <w:tc>
          <w:tcPr>
            <w:tcW w:w="2807" w:type="dxa"/>
            <w:noWrap/>
            <w:hideMark/>
          </w:tcPr>
          <w:p w14:paraId="328047E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47AFF28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746A3B4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797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C02FD5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5136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9BDE15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0668C2D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1D9B639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834</w:t>
            </w:r>
          </w:p>
        </w:tc>
        <w:tc>
          <w:tcPr>
            <w:tcW w:w="2491" w:type="dxa"/>
            <w:noWrap/>
            <w:hideMark/>
          </w:tcPr>
          <w:p w14:paraId="6D49862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5569</w:t>
            </w:r>
          </w:p>
        </w:tc>
        <w:tc>
          <w:tcPr>
            <w:tcW w:w="2807" w:type="dxa"/>
            <w:noWrap/>
            <w:hideMark/>
          </w:tcPr>
          <w:p w14:paraId="38AD6E2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367505C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91C904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746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7D816C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5967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7EE134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34333B0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7D8295A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lastRenderedPageBreak/>
              <w:t>100.1694</w:t>
            </w:r>
          </w:p>
        </w:tc>
        <w:tc>
          <w:tcPr>
            <w:tcW w:w="2491" w:type="dxa"/>
            <w:noWrap/>
            <w:hideMark/>
          </w:tcPr>
          <w:p w14:paraId="15B4761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7956</w:t>
            </w:r>
          </w:p>
        </w:tc>
        <w:tc>
          <w:tcPr>
            <w:tcW w:w="2807" w:type="dxa"/>
            <w:noWrap/>
            <w:hideMark/>
          </w:tcPr>
          <w:p w14:paraId="472360B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EB1012F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422B88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59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30E323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8611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2A8542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5C0B1930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77873792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862</w:t>
            </w:r>
          </w:p>
        </w:tc>
        <w:tc>
          <w:tcPr>
            <w:tcW w:w="2491" w:type="dxa"/>
            <w:noWrap/>
            <w:hideMark/>
          </w:tcPr>
          <w:p w14:paraId="196BD18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4006</w:t>
            </w:r>
          </w:p>
        </w:tc>
        <w:tc>
          <w:tcPr>
            <w:tcW w:w="2807" w:type="dxa"/>
            <w:noWrap/>
            <w:hideMark/>
          </w:tcPr>
          <w:p w14:paraId="5851FAB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5DEC9436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0D22BD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912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9E7C18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3169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AF902C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5D10C263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57FEC87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878</w:t>
            </w:r>
          </w:p>
        </w:tc>
        <w:tc>
          <w:tcPr>
            <w:tcW w:w="2491" w:type="dxa"/>
            <w:noWrap/>
            <w:hideMark/>
          </w:tcPr>
          <w:p w14:paraId="645E3A5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445</w:t>
            </w:r>
          </w:p>
        </w:tc>
        <w:tc>
          <w:tcPr>
            <w:tcW w:w="2807" w:type="dxa"/>
            <w:noWrap/>
            <w:hideMark/>
          </w:tcPr>
          <w:p w14:paraId="0DF076F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1CE1BD79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6FE35F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935</w:t>
            </w:r>
          </w:p>
        </w:tc>
        <w:tc>
          <w:tcPr>
            <w:tcW w:w="2491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168408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5342</w:t>
            </w:r>
          </w:p>
        </w:tc>
        <w:tc>
          <w:tcPr>
            <w:tcW w:w="280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78177E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209B9AD9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3" w:type="dxa"/>
            <w:noWrap/>
            <w:hideMark/>
          </w:tcPr>
          <w:p w14:paraId="1B2E9BA8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905</w:t>
            </w:r>
          </w:p>
        </w:tc>
        <w:tc>
          <w:tcPr>
            <w:tcW w:w="2491" w:type="dxa"/>
            <w:noWrap/>
            <w:hideMark/>
          </w:tcPr>
          <w:p w14:paraId="6616478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7</w:t>
            </w:r>
          </w:p>
        </w:tc>
        <w:tc>
          <w:tcPr>
            <w:tcW w:w="2807" w:type="dxa"/>
            <w:noWrap/>
            <w:hideMark/>
          </w:tcPr>
          <w:p w14:paraId="7FC4166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</w:tbl>
    <w:p w14:paraId="0C904A61" w14:textId="77777777" w:rsidR="00C96041" w:rsidRPr="00CF76AF" w:rsidRDefault="00C96041" w:rsidP="00C96041">
      <w:pPr>
        <w:rPr>
          <w:rFonts w:ascii="Arial" w:hAnsi="Arial" w:cs="Arial"/>
          <w:sz w:val="20"/>
          <w:szCs w:val="20"/>
        </w:rPr>
      </w:pPr>
    </w:p>
    <w:p w14:paraId="16823306" w14:textId="77777777" w:rsidR="00C96041" w:rsidRPr="00CF76AF" w:rsidRDefault="00C96041" w:rsidP="00C96041">
      <w:pPr>
        <w:rPr>
          <w:rFonts w:ascii="Arial" w:hAnsi="Arial" w:cs="Arial"/>
          <w:sz w:val="20"/>
          <w:szCs w:val="20"/>
        </w:rPr>
      </w:pPr>
    </w:p>
    <w:p w14:paraId="1BEC211C" w14:textId="77777777" w:rsidR="00C96041" w:rsidRPr="00CF76AF" w:rsidRDefault="00C96041" w:rsidP="00C96041">
      <w:pPr>
        <w:rPr>
          <w:rFonts w:ascii="Arial" w:hAnsi="Arial" w:cs="Arial"/>
          <w:sz w:val="20"/>
          <w:szCs w:val="20"/>
        </w:rPr>
      </w:pPr>
    </w:p>
    <w:p w14:paraId="4CBEDDED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5154B420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398F0019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3E039C12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2B8721FA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7A2F3993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00C0C0BB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7DAE7104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2832914E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36FD1D1A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27523807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183C2642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569470EA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17BCB107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3CE02239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7D8DC5E3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42ED85DC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2D350E15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676A0834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69C9A527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77D1C971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4629F30E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525E356E" w14:textId="77777777" w:rsidR="00C96041" w:rsidRDefault="00C96041" w:rsidP="00C96041">
      <w:pPr>
        <w:jc w:val="center"/>
        <w:rPr>
          <w:rFonts w:ascii="Arial" w:hAnsi="Arial" w:cs="Arial"/>
        </w:rPr>
      </w:pPr>
    </w:p>
    <w:p w14:paraId="03349288" w14:textId="77777777" w:rsidR="00C96041" w:rsidRPr="00D21961" w:rsidRDefault="00C96041" w:rsidP="00C96041">
      <w:pPr>
        <w:jc w:val="center"/>
        <w:rPr>
          <w:rFonts w:ascii="Arial" w:hAnsi="Arial" w:cs="Arial"/>
        </w:rPr>
      </w:pPr>
      <w:r w:rsidRPr="00D21961">
        <w:rPr>
          <w:rFonts w:ascii="Arial" w:hAnsi="Arial" w:cs="Arial"/>
        </w:rPr>
        <w:lastRenderedPageBreak/>
        <w:t>Table A.1</w:t>
      </w:r>
      <w:r>
        <w:rPr>
          <w:rFonts w:ascii="Arial" w:hAnsi="Arial" w:cs="Arial"/>
        </w:rPr>
        <w:t>b</w:t>
      </w:r>
      <w:r w:rsidRPr="00D21961">
        <w:rPr>
          <w:rFonts w:ascii="Arial" w:hAnsi="Arial" w:cs="Arial"/>
        </w:rPr>
        <w:t xml:space="preserve">. Presence-absence data for </w:t>
      </w:r>
      <w:proofErr w:type="spellStart"/>
      <w:r>
        <w:rPr>
          <w:rFonts w:ascii="Arial" w:hAnsi="Arial" w:cs="Arial"/>
        </w:rPr>
        <w:t>bada</w:t>
      </w:r>
      <w:proofErr w:type="spellEnd"/>
    </w:p>
    <w:tbl>
      <w:tblPr>
        <w:tblStyle w:val="PlainTable22"/>
        <w:tblW w:w="539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051"/>
        <w:gridCol w:w="1891"/>
        <w:gridCol w:w="2453"/>
      </w:tblGrid>
      <w:tr w:rsidR="00C96041" w:rsidRPr="00CF76AF" w14:paraId="68B26B53" w14:textId="77777777" w:rsidTr="002D657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12E62F8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ong</w:t>
            </w:r>
          </w:p>
        </w:tc>
        <w:tc>
          <w:tcPr>
            <w:tcW w:w="1891" w:type="dxa"/>
            <w:noWrap/>
            <w:hideMark/>
          </w:tcPr>
          <w:p w14:paraId="23B9B911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at</w:t>
            </w:r>
          </w:p>
        </w:tc>
        <w:tc>
          <w:tcPr>
            <w:tcW w:w="2453" w:type="dxa"/>
            <w:noWrap/>
            <w:hideMark/>
          </w:tcPr>
          <w:p w14:paraId="26FD910D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Presence=1; Absence=0</w:t>
            </w:r>
          </w:p>
        </w:tc>
      </w:tr>
      <w:tr w:rsidR="00C96041" w:rsidRPr="00CF76AF" w14:paraId="7792A54C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1FCC338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55</w:t>
            </w:r>
          </w:p>
        </w:tc>
        <w:tc>
          <w:tcPr>
            <w:tcW w:w="1891" w:type="dxa"/>
            <w:noWrap/>
            <w:hideMark/>
          </w:tcPr>
          <w:p w14:paraId="77E2B7B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767</w:t>
            </w:r>
          </w:p>
        </w:tc>
        <w:tc>
          <w:tcPr>
            <w:tcW w:w="2453" w:type="dxa"/>
            <w:noWrap/>
            <w:hideMark/>
          </w:tcPr>
          <w:p w14:paraId="4FAE94E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64C6ACEB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4FDC56D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538</w:t>
            </w:r>
          </w:p>
        </w:tc>
        <w:tc>
          <w:tcPr>
            <w:tcW w:w="1891" w:type="dxa"/>
            <w:noWrap/>
            <w:hideMark/>
          </w:tcPr>
          <w:p w14:paraId="52FC1DE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108</w:t>
            </w:r>
          </w:p>
        </w:tc>
        <w:tc>
          <w:tcPr>
            <w:tcW w:w="2453" w:type="dxa"/>
            <w:noWrap/>
            <w:hideMark/>
          </w:tcPr>
          <w:p w14:paraId="2D139EF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E000FB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34E493E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819</w:t>
            </w:r>
          </w:p>
        </w:tc>
        <w:tc>
          <w:tcPr>
            <w:tcW w:w="1891" w:type="dxa"/>
            <w:noWrap/>
            <w:hideMark/>
          </w:tcPr>
          <w:p w14:paraId="4009F6C8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942</w:t>
            </w:r>
          </w:p>
        </w:tc>
        <w:tc>
          <w:tcPr>
            <w:tcW w:w="2453" w:type="dxa"/>
            <w:noWrap/>
            <w:hideMark/>
          </w:tcPr>
          <w:p w14:paraId="594D1A8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1B68AFF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6367319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911</w:t>
            </w:r>
          </w:p>
        </w:tc>
        <w:tc>
          <w:tcPr>
            <w:tcW w:w="1891" w:type="dxa"/>
            <w:noWrap/>
            <w:hideMark/>
          </w:tcPr>
          <w:p w14:paraId="08E79AAC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458</w:t>
            </w:r>
          </w:p>
        </w:tc>
        <w:tc>
          <w:tcPr>
            <w:tcW w:w="2453" w:type="dxa"/>
            <w:noWrap/>
            <w:hideMark/>
          </w:tcPr>
          <w:p w14:paraId="3825804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EBE6364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22FF076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111</w:t>
            </w:r>
          </w:p>
        </w:tc>
        <w:tc>
          <w:tcPr>
            <w:tcW w:w="1891" w:type="dxa"/>
            <w:noWrap/>
            <w:hideMark/>
          </w:tcPr>
          <w:p w14:paraId="2CCB6E5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339</w:t>
            </w:r>
          </w:p>
        </w:tc>
        <w:tc>
          <w:tcPr>
            <w:tcW w:w="2453" w:type="dxa"/>
            <w:noWrap/>
            <w:hideMark/>
          </w:tcPr>
          <w:p w14:paraId="1355698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8407080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78F7DD20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65</w:t>
            </w:r>
          </w:p>
        </w:tc>
        <w:tc>
          <w:tcPr>
            <w:tcW w:w="1891" w:type="dxa"/>
            <w:noWrap/>
            <w:hideMark/>
          </w:tcPr>
          <w:p w14:paraId="57EB00B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233</w:t>
            </w:r>
          </w:p>
        </w:tc>
        <w:tc>
          <w:tcPr>
            <w:tcW w:w="2453" w:type="dxa"/>
            <w:noWrap/>
            <w:hideMark/>
          </w:tcPr>
          <w:p w14:paraId="6D887D6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A1E0AF0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4B28B77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59</w:t>
            </w:r>
          </w:p>
        </w:tc>
        <w:tc>
          <w:tcPr>
            <w:tcW w:w="1891" w:type="dxa"/>
            <w:noWrap/>
            <w:hideMark/>
          </w:tcPr>
          <w:p w14:paraId="741234D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856</w:t>
            </w:r>
          </w:p>
        </w:tc>
        <w:tc>
          <w:tcPr>
            <w:tcW w:w="2453" w:type="dxa"/>
            <w:noWrap/>
            <w:hideMark/>
          </w:tcPr>
          <w:p w14:paraId="79818D7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3247BCD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6D96963E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797</w:t>
            </w:r>
          </w:p>
        </w:tc>
        <w:tc>
          <w:tcPr>
            <w:tcW w:w="1891" w:type="dxa"/>
            <w:noWrap/>
            <w:hideMark/>
          </w:tcPr>
          <w:p w14:paraId="450EA88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5136</w:t>
            </w:r>
          </w:p>
        </w:tc>
        <w:tc>
          <w:tcPr>
            <w:tcW w:w="2453" w:type="dxa"/>
            <w:noWrap/>
            <w:hideMark/>
          </w:tcPr>
          <w:p w14:paraId="5E6350E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98942E5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49AE29E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09</w:t>
            </w:r>
          </w:p>
        </w:tc>
        <w:tc>
          <w:tcPr>
            <w:tcW w:w="1891" w:type="dxa"/>
            <w:noWrap/>
            <w:hideMark/>
          </w:tcPr>
          <w:p w14:paraId="398B941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281</w:t>
            </w:r>
          </w:p>
        </w:tc>
        <w:tc>
          <w:tcPr>
            <w:tcW w:w="2453" w:type="dxa"/>
            <w:noWrap/>
            <w:hideMark/>
          </w:tcPr>
          <w:p w14:paraId="3ABCD6C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68EE2DB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21D855E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255</w:t>
            </w:r>
          </w:p>
        </w:tc>
        <w:tc>
          <w:tcPr>
            <w:tcW w:w="1891" w:type="dxa"/>
            <w:noWrap/>
            <w:hideMark/>
          </w:tcPr>
          <w:p w14:paraId="0363A15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1125</w:t>
            </w:r>
          </w:p>
        </w:tc>
        <w:tc>
          <w:tcPr>
            <w:tcW w:w="2453" w:type="dxa"/>
            <w:noWrap/>
            <w:hideMark/>
          </w:tcPr>
          <w:p w14:paraId="203118B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719F01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02A1970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706</w:t>
            </w:r>
          </w:p>
        </w:tc>
        <w:tc>
          <w:tcPr>
            <w:tcW w:w="1891" w:type="dxa"/>
            <w:noWrap/>
            <w:hideMark/>
          </w:tcPr>
          <w:p w14:paraId="0C2B5BC8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308</w:t>
            </w:r>
          </w:p>
        </w:tc>
        <w:tc>
          <w:tcPr>
            <w:tcW w:w="2453" w:type="dxa"/>
            <w:noWrap/>
            <w:hideMark/>
          </w:tcPr>
          <w:p w14:paraId="766CCDA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EA2E710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491BDBF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575</w:t>
            </w:r>
          </w:p>
        </w:tc>
        <w:tc>
          <w:tcPr>
            <w:tcW w:w="1891" w:type="dxa"/>
            <w:noWrap/>
            <w:hideMark/>
          </w:tcPr>
          <w:p w14:paraId="4CD3B05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947</w:t>
            </w:r>
          </w:p>
        </w:tc>
        <w:tc>
          <w:tcPr>
            <w:tcW w:w="2453" w:type="dxa"/>
            <w:noWrap/>
            <w:hideMark/>
          </w:tcPr>
          <w:p w14:paraId="70209FE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64483E64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3A8726C2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52</w:t>
            </w:r>
          </w:p>
        </w:tc>
        <w:tc>
          <w:tcPr>
            <w:tcW w:w="1891" w:type="dxa"/>
            <w:noWrap/>
            <w:hideMark/>
          </w:tcPr>
          <w:p w14:paraId="6DE6A11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3172</w:t>
            </w:r>
          </w:p>
        </w:tc>
        <w:tc>
          <w:tcPr>
            <w:tcW w:w="2453" w:type="dxa"/>
            <w:noWrap/>
            <w:hideMark/>
          </w:tcPr>
          <w:p w14:paraId="43BDD2A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721EDA0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428E72B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28</w:t>
            </w:r>
          </w:p>
        </w:tc>
        <w:tc>
          <w:tcPr>
            <w:tcW w:w="1891" w:type="dxa"/>
            <w:noWrap/>
            <w:hideMark/>
          </w:tcPr>
          <w:p w14:paraId="6DD3E85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753</w:t>
            </w:r>
          </w:p>
        </w:tc>
        <w:tc>
          <w:tcPr>
            <w:tcW w:w="2453" w:type="dxa"/>
            <w:noWrap/>
            <w:hideMark/>
          </w:tcPr>
          <w:p w14:paraId="75862AB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88B52BB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2BA5D4B0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38</w:t>
            </w:r>
          </w:p>
        </w:tc>
        <w:tc>
          <w:tcPr>
            <w:tcW w:w="1891" w:type="dxa"/>
            <w:noWrap/>
            <w:hideMark/>
          </w:tcPr>
          <w:p w14:paraId="13DD3B4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436</w:t>
            </w:r>
          </w:p>
        </w:tc>
        <w:tc>
          <w:tcPr>
            <w:tcW w:w="2453" w:type="dxa"/>
            <w:noWrap/>
            <w:hideMark/>
          </w:tcPr>
          <w:p w14:paraId="2938F13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D55FB95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63F191CB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38</w:t>
            </w:r>
          </w:p>
        </w:tc>
        <w:tc>
          <w:tcPr>
            <w:tcW w:w="1891" w:type="dxa"/>
            <w:noWrap/>
            <w:hideMark/>
          </w:tcPr>
          <w:p w14:paraId="45730BFC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1325</w:t>
            </w:r>
          </w:p>
        </w:tc>
        <w:tc>
          <w:tcPr>
            <w:tcW w:w="2453" w:type="dxa"/>
            <w:noWrap/>
            <w:hideMark/>
          </w:tcPr>
          <w:p w14:paraId="699FAA5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658F0D41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56A15D44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713</w:t>
            </w:r>
          </w:p>
        </w:tc>
        <w:tc>
          <w:tcPr>
            <w:tcW w:w="1891" w:type="dxa"/>
            <w:noWrap/>
            <w:hideMark/>
          </w:tcPr>
          <w:p w14:paraId="0783E74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028</w:t>
            </w:r>
          </w:p>
        </w:tc>
        <w:tc>
          <w:tcPr>
            <w:tcW w:w="2453" w:type="dxa"/>
            <w:noWrap/>
            <w:hideMark/>
          </w:tcPr>
          <w:p w14:paraId="6A4B4B2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11C0972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3BFC5AA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755</w:t>
            </w:r>
          </w:p>
        </w:tc>
        <w:tc>
          <w:tcPr>
            <w:tcW w:w="1891" w:type="dxa"/>
            <w:noWrap/>
            <w:hideMark/>
          </w:tcPr>
          <w:p w14:paraId="5B2E323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594</w:t>
            </w:r>
          </w:p>
        </w:tc>
        <w:tc>
          <w:tcPr>
            <w:tcW w:w="2453" w:type="dxa"/>
            <w:noWrap/>
            <w:hideMark/>
          </w:tcPr>
          <w:p w14:paraId="16499D1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50CA7076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4BA3139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86</w:t>
            </w:r>
          </w:p>
        </w:tc>
        <w:tc>
          <w:tcPr>
            <w:tcW w:w="1891" w:type="dxa"/>
            <w:noWrap/>
            <w:hideMark/>
          </w:tcPr>
          <w:p w14:paraId="4A332BA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986</w:t>
            </w:r>
          </w:p>
        </w:tc>
        <w:tc>
          <w:tcPr>
            <w:tcW w:w="2453" w:type="dxa"/>
            <w:noWrap/>
            <w:hideMark/>
          </w:tcPr>
          <w:p w14:paraId="281F389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E410EE2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014951E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78</w:t>
            </w:r>
          </w:p>
        </w:tc>
        <w:tc>
          <w:tcPr>
            <w:tcW w:w="1891" w:type="dxa"/>
            <w:noWrap/>
            <w:hideMark/>
          </w:tcPr>
          <w:p w14:paraId="74D71DF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3364</w:t>
            </w:r>
          </w:p>
        </w:tc>
        <w:tc>
          <w:tcPr>
            <w:tcW w:w="2453" w:type="dxa"/>
            <w:noWrap/>
            <w:hideMark/>
          </w:tcPr>
          <w:p w14:paraId="7BA5AF3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0335BD0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40E4A57B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734</w:t>
            </w:r>
          </w:p>
        </w:tc>
        <w:tc>
          <w:tcPr>
            <w:tcW w:w="1891" w:type="dxa"/>
            <w:noWrap/>
            <w:hideMark/>
          </w:tcPr>
          <w:p w14:paraId="1EAD2E1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247</w:t>
            </w:r>
          </w:p>
        </w:tc>
        <w:tc>
          <w:tcPr>
            <w:tcW w:w="2453" w:type="dxa"/>
            <w:noWrap/>
            <w:hideMark/>
          </w:tcPr>
          <w:p w14:paraId="74CCCF2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2FAF888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7D561C3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33</w:t>
            </w:r>
          </w:p>
        </w:tc>
        <w:tc>
          <w:tcPr>
            <w:tcW w:w="1891" w:type="dxa"/>
            <w:noWrap/>
            <w:hideMark/>
          </w:tcPr>
          <w:p w14:paraId="6B8477B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089</w:t>
            </w:r>
          </w:p>
        </w:tc>
        <w:tc>
          <w:tcPr>
            <w:tcW w:w="2453" w:type="dxa"/>
            <w:noWrap/>
            <w:hideMark/>
          </w:tcPr>
          <w:p w14:paraId="53F1815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9D2911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211D802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257</w:t>
            </w:r>
          </w:p>
        </w:tc>
        <w:tc>
          <w:tcPr>
            <w:tcW w:w="1891" w:type="dxa"/>
            <w:noWrap/>
            <w:hideMark/>
          </w:tcPr>
          <w:p w14:paraId="03C93C3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392</w:t>
            </w:r>
          </w:p>
        </w:tc>
        <w:tc>
          <w:tcPr>
            <w:tcW w:w="2453" w:type="dxa"/>
            <w:noWrap/>
            <w:hideMark/>
          </w:tcPr>
          <w:p w14:paraId="5A18F09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6C626FB1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6E142C90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2255</w:t>
            </w:r>
          </w:p>
        </w:tc>
        <w:tc>
          <w:tcPr>
            <w:tcW w:w="1891" w:type="dxa"/>
            <w:noWrap/>
            <w:hideMark/>
          </w:tcPr>
          <w:p w14:paraId="16FE860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1125</w:t>
            </w:r>
          </w:p>
        </w:tc>
        <w:tc>
          <w:tcPr>
            <w:tcW w:w="2453" w:type="dxa"/>
            <w:noWrap/>
            <w:hideMark/>
          </w:tcPr>
          <w:p w14:paraId="3D687BC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6C01FC4F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51" w:type="dxa"/>
            <w:noWrap/>
            <w:hideMark/>
          </w:tcPr>
          <w:p w14:paraId="1763BBA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0.1613</w:t>
            </w:r>
          </w:p>
        </w:tc>
        <w:tc>
          <w:tcPr>
            <w:tcW w:w="1891" w:type="dxa"/>
            <w:noWrap/>
            <w:hideMark/>
          </w:tcPr>
          <w:p w14:paraId="6823EF1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8631</w:t>
            </w:r>
          </w:p>
        </w:tc>
        <w:tc>
          <w:tcPr>
            <w:tcW w:w="2453" w:type="dxa"/>
            <w:noWrap/>
            <w:hideMark/>
          </w:tcPr>
          <w:p w14:paraId="4597CF8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</w:tbl>
    <w:p w14:paraId="2339435C" w14:textId="77777777" w:rsidR="00C96041" w:rsidRPr="00CF76AF" w:rsidRDefault="00C96041" w:rsidP="00C96041">
      <w:pPr>
        <w:jc w:val="center"/>
        <w:rPr>
          <w:rFonts w:ascii="Arial" w:hAnsi="Arial" w:cs="Arial"/>
          <w:sz w:val="20"/>
          <w:szCs w:val="20"/>
        </w:rPr>
      </w:pPr>
    </w:p>
    <w:p w14:paraId="66D9E02F" w14:textId="77777777" w:rsidR="00C96041" w:rsidRPr="00CF76AF" w:rsidRDefault="00C96041" w:rsidP="00C96041">
      <w:pPr>
        <w:jc w:val="center"/>
        <w:rPr>
          <w:rFonts w:ascii="Arial" w:hAnsi="Arial" w:cs="Arial"/>
          <w:sz w:val="20"/>
          <w:szCs w:val="20"/>
        </w:rPr>
      </w:pPr>
    </w:p>
    <w:p w14:paraId="4F7A5B04" w14:textId="77777777" w:rsidR="00C96041" w:rsidRPr="00D21961" w:rsidRDefault="00C96041" w:rsidP="00C96041"/>
    <w:p w14:paraId="24029088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116F7059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7B35CFFC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5A78E597" w14:textId="77777777" w:rsidR="00C96041" w:rsidRPr="00911A03" w:rsidRDefault="00C96041" w:rsidP="00C96041">
      <w:pPr>
        <w:jc w:val="center"/>
        <w:rPr>
          <w:rFonts w:ascii="Arial" w:hAnsi="Arial" w:cs="Arial"/>
        </w:rPr>
      </w:pPr>
      <w:r w:rsidRPr="00911A03">
        <w:rPr>
          <w:rFonts w:ascii="Arial" w:hAnsi="Arial" w:cs="Arial"/>
        </w:rPr>
        <w:lastRenderedPageBreak/>
        <w:t xml:space="preserve">Table A2.a. Abundance data of </w:t>
      </w:r>
      <w:proofErr w:type="spellStart"/>
      <w:r w:rsidRPr="00911A03">
        <w:rPr>
          <w:rFonts w:ascii="Arial" w:hAnsi="Arial" w:cs="Arial"/>
        </w:rPr>
        <w:t>rinuak</w:t>
      </w:r>
      <w:proofErr w:type="spellEnd"/>
    </w:p>
    <w:tbl>
      <w:tblPr>
        <w:tblStyle w:val="ListTable22"/>
        <w:tblW w:w="893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68"/>
        <w:gridCol w:w="1117"/>
        <w:gridCol w:w="2852"/>
        <w:gridCol w:w="2694"/>
      </w:tblGrid>
      <w:tr w:rsidR="00C96041" w:rsidRPr="00911A03" w14:paraId="11620DB4" w14:textId="77777777" w:rsidTr="002D657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shd w:val="clear" w:color="auto" w:fill="auto"/>
            <w:noWrap/>
            <w:hideMark/>
          </w:tcPr>
          <w:p w14:paraId="6B0CB32F" w14:textId="77777777" w:rsidR="00C96041" w:rsidRPr="00911A03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ocation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61431067" w14:textId="77777777" w:rsidR="00C96041" w:rsidRPr="00911A03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Repetition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64D922D9" w14:textId="77777777" w:rsidR="00C96041" w:rsidRPr="00911A03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Relative abundance (fish/m2)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791ABA17" w14:textId="77777777" w:rsidR="00C96041" w:rsidRPr="00911A03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Type of habitat</w:t>
            </w:r>
          </w:p>
        </w:tc>
      </w:tr>
      <w:tr w:rsidR="00C96041" w:rsidRPr="00911A03" w14:paraId="756FD6E8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79B463EA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 xml:space="preserve">S 0.2847 E 100.1596 </w:t>
            </w:r>
          </w:p>
          <w:p w14:paraId="186A0AAF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3728AD06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2E8283AA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6001EB58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176.3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44AE7FF6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1433100F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5E947A9D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0130CE74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486CDD74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40.6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13789684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5F209596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05FBDB95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2A238539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2FBAA7FC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78.5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26CB44F1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547E60AB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001772A3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2998 E 100.1643</w:t>
            </w:r>
          </w:p>
          <w:p w14:paraId="1E959435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6B63898C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64A0B499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043D2B6D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456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39B79FE8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1560D102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0F4F74B6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763D35DE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254877FE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69.2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683005F1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5906F7D2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3E3F0721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130148D2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33534CDF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64.6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1DB8E3C6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6B99F702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7B5E2BC5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3445 E 100.1652</w:t>
            </w:r>
          </w:p>
          <w:p w14:paraId="66C227C4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417C6624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5C67480C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0143CD74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61.8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212D8D7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721C5E99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0CA60413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57F6FDD4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39749F4F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6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4A1065C0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5062A481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45660A58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76A7A80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18E73C57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86.8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7A0296DD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06CA0C7C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734DCB64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3861 E 100.1659</w:t>
            </w:r>
          </w:p>
          <w:p w14:paraId="0A80B610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06D54BAC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3FC4C061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7A151A3C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46.2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169C5733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0845853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104D9311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0B0FB87D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7525478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21.2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323722F9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1D98E323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6E13A7BA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03167F3D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111BF399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27.7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785CDD0B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7F1D2925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0D4E7E2D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3858 E 100.1842</w:t>
            </w:r>
          </w:p>
          <w:p w14:paraId="174B2A44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39A122BC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75BE4A54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20367606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97.8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645A813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11D59BA1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1CC079CA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1F0CEBEA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4DC325F5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325.8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5293F973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39EAA50A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4AC023B7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4826EE1C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18897EB7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90.5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6DCF0473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area</w:t>
            </w:r>
          </w:p>
        </w:tc>
      </w:tr>
      <w:tr w:rsidR="00C96041" w:rsidRPr="00911A03" w14:paraId="63233360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79CA54CF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 xml:space="preserve">S 0.2981 E 100.1558 </w:t>
            </w:r>
          </w:p>
          <w:p w14:paraId="622483C8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2DE06FCA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162D73F3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68C5E367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97.04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0AB1D41E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062957A0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5876D7B8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623E929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158BC35E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28.4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2DD2AC50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3BABCFF7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7B135170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2F283E5C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35ED0EE3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56.8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6260EE88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169984F1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49561A89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3086 E 100.1659</w:t>
            </w:r>
          </w:p>
          <w:p w14:paraId="0744D184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76265CF6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38C9496C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1D12780C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39.23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68942698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56CD1A92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1A8DBE5C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4ACC9AB9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26589A1A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96.92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301CAAB1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26769AC9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15813DD1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1A2D282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516B61D3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56.92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1F94B1D2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7B51DCFA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2F1CCE2A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4984 E 100.1652</w:t>
            </w:r>
          </w:p>
          <w:p w14:paraId="7F1DDD1F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37B8F37C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4D61B463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385219B9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69.23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40B1AD4B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5EEB0C6E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0E974EA5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5DB0D21A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63791831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21.54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37A20D75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67F7B705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7A48CA60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5588ACBA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77572C1D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43.08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66445EDA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2E550FD8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25353540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3317 E 100.1652</w:t>
            </w:r>
          </w:p>
          <w:p w14:paraId="0548AA73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4FBFBB38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097E2B17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4847B95E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150.77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029F24D7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0D36E2E5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104D8CBE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0A1D1325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187415CF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87.69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387575D9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41837429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0DAB3599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7C33F037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6F9372AD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212.31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06A34B11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5A5D603D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6B0C3071" w14:textId="77777777" w:rsidR="00C96041" w:rsidRPr="00911A03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3534 E 100.1839</w:t>
            </w:r>
          </w:p>
          <w:p w14:paraId="4DAB604D" w14:textId="77777777" w:rsidR="00C96041" w:rsidRPr="00911A03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429A508D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3510FE40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67F6AC99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16.92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7D485121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383B916E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noWrap/>
            <w:hideMark/>
          </w:tcPr>
          <w:p w14:paraId="4B41EABD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3AD721B0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6A342C49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27.69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6E93D411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69AE5ADD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noWrap/>
            <w:hideMark/>
          </w:tcPr>
          <w:p w14:paraId="6046E92C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1B6C3060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2088A23A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55.38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34C44C42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</w:tr>
      <w:tr w:rsidR="00C96041" w:rsidRPr="00911A03" w14:paraId="4F507F79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60E0B6C9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2859 E 100.1880</w:t>
            </w:r>
          </w:p>
          <w:p w14:paraId="27D12971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lastRenderedPageBreak/>
              <w:t> </w:t>
            </w:r>
          </w:p>
          <w:p w14:paraId="1E2FA786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253A807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lastRenderedPageBreak/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5060402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178B1FD2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7A76B897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5E372A09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05547663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144E62A6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1E2B3400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43DF4D99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37947BD5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565F6156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2425FA9C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600BE865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5B41F8A1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68B0B76D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100.1917 E 0.3329</w:t>
            </w:r>
          </w:p>
          <w:p w14:paraId="5E79D06C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023DBACC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1533C561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7E27E697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5BC62338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60CC7B36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0CEC17CD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5859C8B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077726D9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011A160C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172A656C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1F9FB0F2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4C53E930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4A25B5E5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23BFFBC4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5BE17700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5081A432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3348 E100.1889</w:t>
            </w:r>
          </w:p>
          <w:p w14:paraId="1884E257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3CEBE4B8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40B23AC4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10853577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6160DBE9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1C2B9A59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739F106A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3845B569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654D3D35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5F31FFB5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040FB689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4FCD08C5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07D64F80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43B4A47C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041711BA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324A9340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69DA4E74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3564 E 100 1935</w:t>
            </w:r>
          </w:p>
          <w:p w14:paraId="7700AA2E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6F8D9215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252A14B6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5A693EF1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12A07F91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17F79541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71FFD337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7E56E46E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66864F1D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4995EED1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64EB0215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1025A37A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0EFD3007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22283292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7B28BD16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2780874F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 w:val="restart"/>
            <w:shd w:val="clear" w:color="auto" w:fill="auto"/>
            <w:noWrap/>
            <w:hideMark/>
          </w:tcPr>
          <w:p w14:paraId="26BBBAAB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S 0.3716 E 100.1917</w:t>
            </w:r>
          </w:p>
          <w:p w14:paraId="0AF50033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  <w:p w14:paraId="74156257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17" w:type="dxa"/>
            <w:shd w:val="clear" w:color="auto" w:fill="auto"/>
            <w:noWrap/>
            <w:hideMark/>
          </w:tcPr>
          <w:p w14:paraId="736A9E2F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5C437792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234EF7AE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5A26DEED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08D3A4EA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3A6A55DD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1C6CC33F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138B1810" w14:textId="77777777" w:rsidR="00C96041" w:rsidRPr="00911A03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911A03" w14:paraId="57FD9F7C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vMerge/>
            <w:shd w:val="clear" w:color="auto" w:fill="auto"/>
            <w:hideMark/>
          </w:tcPr>
          <w:p w14:paraId="2042FE05" w14:textId="77777777" w:rsidR="00C96041" w:rsidRPr="00911A03" w:rsidRDefault="00C96041" w:rsidP="002D657E">
            <w:pPr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17" w:type="dxa"/>
            <w:shd w:val="clear" w:color="auto" w:fill="auto"/>
            <w:noWrap/>
            <w:hideMark/>
          </w:tcPr>
          <w:p w14:paraId="4517CA13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2852" w:type="dxa"/>
            <w:shd w:val="clear" w:color="auto" w:fill="auto"/>
            <w:noWrap/>
            <w:hideMark/>
          </w:tcPr>
          <w:p w14:paraId="3CB026F3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hAnsi="Arial" w:cs="Arial"/>
                <w:color w:val="000000"/>
                <w:sz w:val="20"/>
                <w:szCs w:val="20"/>
              </w:rPr>
              <w:t>0.00</w:t>
            </w:r>
          </w:p>
        </w:tc>
        <w:tc>
          <w:tcPr>
            <w:tcW w:w="2694" w:type="dxa"/>
            <w:shd w:val="clear" w:color="auto" w:fill="auto"/>
            <w:noWrap/>
            <w:hideMark/>
          </w:tcPr>
          <w:p w14:paraId="4CD30F45" w14:textId="77777777" w:rsidR="00C96041" w:rsidRPr="00911A03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911A03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</w:tbl>
    <w:p w14:paraId="37DC3496" w14:textId="77777777" w:rsidR="00C96041" w:rsidRPr="00CF76AF" w:rsidRDefault="00C96041" w:rsidP="00C96041">
      <w:pPr>
        <w:spacing w:after="0" w:line="240" w:lineRule="auto"/>
        <w:rPr>
          <w:rFonts w:ascii="Arial" w:hAnsi="Arial" w:cs="Arial"/>
          <w:sz w:val="20"/>
          <w:szCs w:val="20"/>
        </w:rPr>
        <w:sectPr w:rsidR="00C96041" w:rsidRPr="00CF76AF" w:rsidSect="0088788D">
          <w:pgSz w:w="11906" w:h="16838"/>
          <w:pgMar w:top="1440" w:right="1440" w:bottom="1440" w:left="1440" w:header="709" w:footer="709" w:gutter="0"/>
          <w:lnNumType w:countBy="1" w:restart="continuous"/>
          <w:cols w:space="720"/>
        </w:sectPr>
      </w:pPr>
    </w:p>
    <w:p w14:paraId="15DA1E7C" w14:textId="77777777" w:rsidR="00C96041" w:rsidRPr="00911A03" w:rsidRDefault="00C96041" w:rsidP="00C96041">
      <w:pPr>
        <w:jc w:val="center"/>
        <w:rPr>
          <w:rFonts w:ascii="Arial" w:hAnsi="Arial" w:cs="Arial"/>
        </w:rPr>
      </w:pPr>
      <w:r w:rsidRPr="00911A03">
        <w:rPr>
          <w:rFonts w:ascii="Arial" w:hAnsi="Arial" w:cs="Arial"/>
        </w:rPr>
        <w:lastRenderedPageBreak/>
        <w:t xml:space="preserve">Table A2.b. Relative abundance data of </w:t>
      </w:r>
      <w:proofErr w:type="spellStart"/>
      <w:r w:rsidRPr="00911A03">
        <w:rPr>
          <w:rFonts w:ascii="Arial" w:hAnsi="Arial" w:cs="Arial"/>
        </w:rPr>
        <w:t>bada</w:t>
      </w:r>
      <w:proofErr w:type="spellEnd"/>
    </w:p>
    <w:tbl>
      <w:tblPr>
        <w:tblStyle w:val="PlainTable22"/>
        <w:tblW w:w="990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875"/>
        <w:gridCol w:w="1917"/>
        <w:gridCol w:w="1843"/>
        <w:gridCol w:w="1522"/>
        <w:gridCol w:w="1792"/>
      </w:tblGrid>
      <w:tr w:rsidR="00C96041" w:rsidRPr="00CF76AF" w14:paraId="26B65CFA" w14:textId="77777777" w:rsidTr="002D657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vMerge w:val="restart"/>
            <w:tcBorders>
              <w:bottom w:val="none" w:sz="0" w:space="0" w:color="auto"/>
            </w:tcBorders>
            <w:noWrap/>
            <w:hideMark/>
          </w:tcPr>
          <w:p w14:paraId="6BD0332A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No</w:t>
            </w:r>
          </w:p>
        </w:tc>
        <w:tc>
          <w:tcPr>
            <w:tcW w:w="1875" w:type="dxa"/>
            <w:vMerge w:val="restart"/>
            <w:tcBorders>
              <w:bottom w:val="none" w:sz="0" w:space="0" w:color="auto"/>
            </w:tcBorders>
            <w:noWrap/>
            <w:hideMark/>
          </w:tcPr>
          <w:p w14:paraId="2D47D456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ocation</w:t>
            </w:r>
          </w:p>
        </w:tc>
        <w:tc>
          <w:tcPr>
            <w:tcW w:w="1917" w:type="dxa"/>
            <w:vMerge w:val="restart"/>
            <w:tcBorders>
              <w:bottom w:val="none" w:sz="0" w:space="0" w:color="auto"/>
            </w:tcBorders>
            <w:noWrap/>
            <w:hideMark/>
          </w:tcPr>
          <w:p w14:paraId="37A9A74F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Repetition</w:t>
            </w:r>
          </w:p>
        </w:tc>
        <w:tc>
          <w:tcPr>
            <w:tcW w:w="5157" w:type="dxa"/>
            <w:gridSpan w:val="3"/>
            <w:tcBorders>
              <w:bottom w:val="none" w:sz="0" w:space="0" w:color="auto"/>
            </w:tcBorders>
            <w:noWrap/>
            <w:hideMark/>
          </w:tcPr>
          <w:p w14:paraId="028440CB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Relative abundance (fish/m2)</w:t>
            </w:r>
          </w:p>
        </w:tc>
      </w:tr>
      <w:tr w:rsidR="00C96041" w:rsidRPr="00CF76AF" w14:paraId="12976C8A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3D19A343" w14:textId="77777777" w:rsidR="00C96041" w:rsidRPr="00CF76AF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1B9913EA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5A9DB1ED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EBFBA98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ge culture area</w:t>
            </w:r>
          </w:p>
        </w:tc>
        <w:tc>
          <w:tcPr>
            <w:tcW w:w="152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C664FD4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Littoral zone</w:t>
            </w:r>
          </w:p>
        </w:tc>
        <w:tc>
          <w:tcPr>
            <w:tcW w:w="17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C11668A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Open waters</w:t>
            </w:r>
          </w:p>
        </w:tc>
      </w:tr>
      <w:tr w:rsidR="00C96041" w:rsidRPr="00CF76AF" w14:paraId="604AC75B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vMerge w:val="restart"/>
            <w:noWrap/>
            <w:hideMark/>
          </w:tcPr>
          <w:p w14:paraId="562BAAA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875" w:type="dxa"/>
            <w:vMerge w:val="restart"/>
            <w:noWrap/>
            <w:hideMark/>
          </w:tcPr>
          <w:p w14:paraId="643E64D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 00 15.116' E 100 11.759'</w:t>
            </w:r>
          </w:p>
        </w:tc>
        <w:tc>
          <w:tcPr>
            <w:tcW w:w="1917" w:type="dxa"/>
            <w:noWrap/>
            <w:hideMark/>
          </w:tcPr>
          <w:p w14:paraId="48AF7155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 (26-02-19)</w:t>
            </w:r>
          </w:p>
        </w:tc>
        <w:tc>
          <w:tcPr>
            <w:tcW w:w="1843" w:type="dxa"/>
            <w:noWrap/>
            <w:hideMark/>
          </w:tcPr>
          <w:p w14:paraId="0D9BB2E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1522" w:type="dxa"/>
            <w:noWrap/>
            <w:hideMark/>
          </w:tcPr>
          <w:p w14:paraId="292C214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1792" w:type="dxa"/>
            <w:noWrap/>
            <w:hideMark/>
          </w:tcPr>
          <w:p w14:paraId="1D04E82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o data</w:t>
            </w:r>
          </w:p>
        </w:tc>
      </w:tr>
      <w:tr w:rsidR="00C96041" w:rsidRPr="00CF76AF" w14:paraId="00D8AD8E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2FCEC7D3" w14:textId="77777777" w:rsidR="00C96041" w:rsidRPr="00CF76AF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2AD4B45C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3D17E492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 (27-02-19)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8A882E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152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3B2341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1</w:t>
            </w:r>
          </w:p>
        </w:tc>
        <w:tc>
          <w:tcPr>
            <w:tcW w:w="17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685AA0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99</w:t>
            </w:r>
          </w:p>
        </w:tc>
      </w:tr>
      <w:tr w:rsidR="00C96041" w:rsidRPr="00CF76AF" w14:paraId="20FD2262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  <w:hideMark/>
          </w:tcPr>
          <w:p w14:paraId="1386E05A" w14:textId="77777777" w:rsidR="00C96041" w:rsidRPr="00CF76AF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3859A647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17" w:type="dxa"/>
            <w:noWrap/>
            <w:hideMark/>
          </w:tcPr>
          <w:p w14:paraId="624CBF01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 (2-02-19)</w:t>
            </w:r>
          </w:p>
        </w:tc>
        <w:tc>
          <w:tcPr>
            <w:tcW w:w="1843" w:type="dxa"/>
            <w:noWrap/>
            <w:hideMark/>
          </w:tcPr>
          <w:p w14:paraId="35487D5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0</w:t>
            </w:r>
          </w:p>
        </w:tc>
        <w:tc>
          <w:tcPr>
            <w:tcW w:w="1522" w:type="dxa"/>
            <w:noWrap/>
            <w:hideMark/>
          </w:tcPr>
          <w:p w14:paraId="38FDC66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10</w:t>
            </w:r>
          </w:p>
        </w:tc>
        <w:tc>
          <w:tcPr>
            <w:tcW w:w="1792" w:type="dxa"/>
            <w:noWrap/>
            <w:hideMark/>
          </w:tcPr>
          <w:p w14:paraId="7AB2308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5</w:t>
            </w:r>
          </w:p>
        </w:tc>
      </w:tr>
      <w:tr w:rsidR="00C96041" w:rsidRPr="00CF76AF" w14:paraId="6C736E76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vMerge w:val="restar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A1CD402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875" w:type="dxa"/>
            <w:vMerge w:val="restar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EFE125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 00 18.603' E 100 09.901'</w:t>
            </w:r>
          </w:p>
        </w:tc>
        <w:tc>
          <w:tcPr>
            <w:tcW w:w="19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413581E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 (27/2/2019)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5286B0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5</w:t>
            </w:r>
          </w:p>
        </w:tc>
        <w:tc>
          <w:tcPr>
            <w:tcW w:w="152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A9F26F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81</w:t>
            </w:r>
          </w:p>
        </w:tc>
        <w:tc>
          <w:tcPr>
            <w:tcW w:w="17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6A5A9E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6</w:t>
            </w:r>
          </w:p>
        </w:tc>
      </w:tr>
      <w:tr w:rsidR="00C96041" w:rsidRPr="00CF76AF" w14:paraId="70D3FEBA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  <w:hideMark/>
          </w:tcPr>
          <w:p w14:paraId="23618E85" w14:textId="77777777" w:rsidR="00C96041" w:rsidRPr="00CF76AF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70A53C49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17" w:type="dxa"/>
            <w:noWrap/>
            <w:hideMark/>
          </w:tcPr>
          <w:p w14:paraId="0E06B0A9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 (27-02-19)</w:t>
            </w:r>
          </w:p>
        </w:tc>
        <w:tc>
          <w:tcPr>
            <w:tcW w:w="1843" w:type="dxa"/>
            <w:noWrap/>
            <w:hideMark/>
          </w:tcPr>
          <w:p w14:paraId="31B40BD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7</w:t>
            </w:r>
          </w:p>
        </w:tc>
        <w:tc>
          <w:tcPr>
            <w:tcW w:w="1522" w:type="dxa"/>
            <w:noWrap/>
            <w:hideMark/>
          </w:tcPr>
          <w:p w14:paraId="6337767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6</w:t>
            </w:r>
          </w:p>
        </w:tc>
        <w:tc>
          <w:tcPr>
            <w:tcW w:w="1792" w:type="dxa"/>
            <w:noWrap/>
            <w:hideMark/>
          </w:tcPr>
          <w:p w14:paraId="61C8D65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5</w:t>
            </w:r>
          </w:p>
        </w:tc>
      </w:tr>
      <w:tr w:rsidR="00C96041" w:rsidRPr="00CF76AF" w14:paraId="38C0D5EE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0FE02314" w14:textId="77777777" w:rsidR="00C96041" w:rsidRPr="00CF76AF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24AE7356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38B5F24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 (1-02-1019)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4CDCB0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64</w:t>
            </w:r>
          </w:p>
        </w:tc>
        <w:tc>
          <w:tcPr>
            <w:tcW w:w="152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5F3D64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6</w:t>
            </w:r>
          </w:p>
        </w:tc>
        <w:tc>
          <w:tcPr>
            <w:tcW w:w="17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766FC40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23</w:t>
            </w:r>
          </w:p>
        </w:tc>
      </w:tr>
      <w:tr w:rsidR="00C96041" w:rsidRPr="00CF76AF" w14:paraId="0943D049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vMerge w:val="restart"/>
            <w:noWrap/>
            <w:hideMark/>
          </w:tcPr>
          <w:p w14:paraId="58DBCFB8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875" w:type="dxa"/>
            <w:vMerge w:val="restart"/>
            <w:noWrap/>
            <w:hideMark/>
          </w:tcPr>
          <w:p w14:paraId="03BCB1E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 00 19.729' E 100 09.894'</w:t>
            </w:r>
          </w:p>
        </w:tc>
        <w:tc>
          <w:tcPr>
            <w:tcW w:w="1917" w:type="dxa"/>
            <w:noWrap/>
            <w:hideMark/>
          </w:tcPr>
          <w:p w14:paraId="79014ED1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(28-02-2019)</w:t>
            </w:r>
          </w:p>
        </w:tc>
        <w:tc>
          <w:tcPr>
            <w:tcW w:w="1843" w:type="dxa"/>
            <w:noWrap/>
            <w:hideMark/>
          </w:tcPr>
          <w:p w14:paraId="4239A3B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6</w:t>
            </w:r>
          </w:p>
        </w:tc>
        <w:tc>
          <w:tcPr>
            <w:tcW w:w="1522" w:type="dxa"/>
            <w:noWrap/>
            <w:hideMark/>
          </w:tcPr>
          <w:p w14:paraId="384A334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94</w:t>
            </w:r>
          </w:p>
        </w:tc>
        <w:tc>
          <w:tcPr>
            <w:tcW w:w="1792" w:type="dxa"/>
            <w:noWrap/>
            <w:hideMark/>
          </w:tcPr>
          <w:p w14:paraId="119E843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78</w:t>
            </w:r>
          </w:p>
        </w:tc>
      </w:tr>
      <w:tr w:rsidR="00C96041" w:rsidRPr="00CF76AF" w14:paraId="293BB06B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099A35DF" w14:textId="77777777" w:rsidR="00C96041" w:rsidRPr="00CF76AF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7C116C12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36BFA5B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(1-3-2019)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20704CC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7</w:t>
            </w:r>
          </w:p>
        </w:tc>
        <w:tc>
          <w:tcPr>
            <w:tcW w:w="152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F3F22D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9</w:t>
            </w:r>
          </w:p>
        </w:tc>
        <w:tc>
          <w:tcPr>
            <w:tcW w:w="17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428B88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85</w:t>
            </w:r>
          </w:p>
        </w:tc>
      </w:tr>
      <w:tr w:rsidR="00C96041" w:rsidRPr="00CF76AF" w14:paraId="4F183BF1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  <w:hideMark/>
          </w:tcPr>
          <w:p w14:paraId="71EBB423" w14:textId="77777777" w:rsidR="00C96041" w:rsidRPr="00CF76AF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7A6A968D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17" w:type="dxa"/>
            <w:noWrap/>
            <w:hideMark/>
          </w:tcPr>
          <w:p w14:paraId="661E9888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(1-3-2019)</w:t>
            </w:r>
          </w:p>
        </w:tc>
        <w:tc>
          <w:tcPr>
            <w:tcW w:w="1843" w:type="dxa"/>
            <w:noWrap/>
            <w:hideMark/>
          </w:tcPr>
          <w:p w14:paraId="3ECE763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6</w:t>
            </w:r>
          </w:p>
        </w:tc>
        <w:tc>
          <w:tcPr>
            <w:tcW w:w="1522" w:type="dxa"/>
            <w:noWrap/>
            <w:hideMark/>
          </w:tcPr>
          <w:p w14:paraId="119B046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8</w:t>
            </w:r>
          </w:p>
        </w:tc>
        <w:tc>
          <w:tcPr>
            <w:tcW w:w="1792" w:type="dxa"/>
            <w:noWrap/>
            <w:hideMark/>
          </w:tcPr>
          <w:p w14:paraId="030417F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69</w:t>
            </w:r>
          </w:p>
        </w:tc>
      </w:tr>
      <w:tr w:rsidR="00C96041" w:rsidRPr="00CF76AF" w14:paraId="0666589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vMerge w:val="restar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FC064E4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875" w:type="dxa"/>
            <w:vMerge w:val="restart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42EB759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 00 15.778' E 100 12.608'</w:t>
            </w:r>
          </w:p>
        </w:tc>
        <w:tc>
          <w:tcPr>
            <w:tcW w:w="19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E0AF7F2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 (14-3-2019)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5D6F3C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40</w:t>
            </w:r>
          </w:p>
        </w:tc>
        <w:tc>
          <w:tcPr>
            <w:tcW w:w="152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0253E71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68</w:t>
            </w:r>
          </w:p>
        </w:tc>
        <w:tc>
          <w:tcPr>
            <w:tcW w:w="17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7D58BF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18</w:t>
            </w:r>
          </w:p>
        </w:tc>
      </w:tr>
      <w:tr w:rsidR="00C96041" w:rsidRPr="00CF76AF" w14:paraId="1C6457A2" w14:textId="77777777" w:rsidTr="002D657E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  <w:hideMark/>
          </w:tcPr>
          <w:p w14:paraId="1F60B67A" w14:textId="77777777" w:rsidR="00C96041" w:rsidRPr="00CF76AF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vAlign w:val="center"/>
            <w:hideMark/>
          </w:tcPr>
          <w:p w14:paraId="5C452D33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17" w:type="dxa"/>
            <w:noWrap/>
            <w:hideMark/>
          </w:tcPr>
          <w:p w14:paraId="64E3F749" w14:textId="77777777" w:rsidR="00C96041" w:rsidRPr="00CF76AF" w:rsidRDefault="00C96041" w:rsidP="002D657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 (15-3-2019)</w:t>
            </w:r>
          </w:p>
        </w:tc>
        <w:tc>
          <w:tcPr>
            <w:tcW w:w="1843" w:type="dxa"/>
            <w:noWrap/>
            <w:hideMark/>
          </w:tcPr>
          <w:p w14:paraId="18928BB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71</w:t>
            </w:r>
          </w:p>
        </w:tc>
        <w:tc>
          <w:tcPr>
            <w:tcW w:w="1522" w:type="dxa"/>
            <w:noWrap/>
            <w:hideMark/>
          </w:tcPr>
          <w:p w14:paraId="4907411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57</w:t>
            </w:r>
          </w:p>
        </w:tc>
        <w:tc>
          <w:tcPr>
            <w:tcW w:w="1792" w:type="dxa"/>
            <w:noWrap/>
            <w:hideMark/>
          </w:tcPr>
          <w:p w14:paraId="365956D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39</w:t>
            </w:r>
          </w:p>
        </w:tc>
      </w:tr>
      <w:tr w:rsidR="00C96041" w:rsidRPr="00CF76AF" w14:paraId="7BFEDF17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5082B52C" w14:textId="77777777" w:rsidR="00C96041" w:rsidRPr="00CF76AF" w:rsidRDefault="00C96041" w:rsidP="002D657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vMerge/>
            <w:tcBorders>
              <w:top w:val="none" w:sz="0" w:space="0" w:color="auto"/>
              <w:bottom w:val="none" w:sz="0" w:space="0" w:color="auto"/>
            </w:tcBorders>
            <w:vAlign w:val="center"/>
            <w:hideMark/>
          </w:tcPr>
          <w:p w14:paraId="416D3239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917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52C9B5D" w14:textId="77777777" w:rsidR="00C96041" w:rsidRPr="00CF76AF" w:rsidRDefault="00C96041" w:rsidP="002D657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 (16-3-2019)</w:t>
            </w:r>
          </w:p>
        </w:tc>
        <w:tc>
          <w:tcPr>
            <w:tcW w:w="1843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6B50EC6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63</w:t>
            </w:r>
          </w:p>
        </w:tc>
        <w:tc>
          <w:tcPr>
            <w:tcW w:w="152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1A8A901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12</w:t>
            </w:r>
          </w:p>
        </w:tc>
        <w:tc>
          <w:tcPr>
            <w:tcW w:w="1792" w:type="dxa"/>
            <w:tcBorders>
              <w:top w:val="none" w:sz="0" w:space="0" w:color="auto"/>
              <w:bottom w:val="none" w:sz="0" w:space="0" w:color="auto"/>
            </w:tcBorders>
            <w:noWrap/>
            <w:hideMark/>
          </w:tcPr>
          <w:p w14:paraId="50C6F70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47</w:t>
            </w:r>
          </w:p>
        </w:tc>
      </w:tr>
      <w:bookmarkEnd w:id="0"/>
    </w:tbl>
    <w:p w14:paraId="7BC16D9D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46970E68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2C1074B0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0E5953AA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13EB5E6D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479241E1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50F63D1D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11935C5A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5D4AA1DD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13308BD5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4871171C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359077DF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025372AB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5662B6A1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24051449" w14:textId="77777777" w:rsidR="00C96041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71E7FE2C" w14:textId="77777777" w:rsidR="00C96041" w:rsidRPr="00D27062" w:rsidRDefault="00C96041" w:rsidP="00C9604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</w:p>
    <w:p w14:paraId="6C0ECD07" w14:textId="77777777" w:rsidR="00C96041" w:rsidRPr="00CF76AF" w:rsidRDefault="00C96041" w:rsidP="00C96041">
      <w:pPr>
        <w:jc w:val="both"/>
        <w:rPr>
          <w:rFonts w:ascii="Arial" w:hAnsi="Arial" w:cs="Arial"/>
          <w:sz w:val="20"/>
          <w:szCs w:val="20"/>
        </w:rPr>
      </w:pPr>
      <w:r w:rsidRPr="00B565C7">
        <w:rPr>
          <w:rFonts w:ascii="Arial" w:hAnsi="Arial" w:cs="Arial"/>
        </w:rPr>
        <w:lastRenderedPageBreak/>
        <w:fldChar w:fldCharType="end"/>
      </w:r>
      <w:r w:rsidRPr="00CF76AF">
        <w:rPr>
          <w:rFonts w:ascii="Arial" w:hAnsi="Arial" w:cs="Arial"/>
          <w:sz w:val="20"/>
          <w:szCs w:val="20"/>
        </w:rPr>
        <w:t>Table A.</w:t>
      </w:r>
      <w:r>
        <w:rPr>
          <w:rFonts w:ascii="Arial" w:hAnsi="Arial" w:cs="Arial"/>
          <w:sz w:val="20"/>
          <w:szCs w:val="20"/>
        </w:rPr>
        <w:t>3</w:t>
      </w:r>
      <w:r w:rsidRPr="00CF76AF">
        <w:rPr>
          <w:rFonts w:ascii="Arial" w:hAnsi="Arial" w:cs="Arial"/>
          <w:sz w:val="20"/>
          <w:szCs w:val="20"/>
        </w:rPr>
        <w:t xml:space="preserve">a. Expected and observed presence and absence for field data validation of </w:t>
      </w:r>
      <w:proofErr w:type="spellStart"/>
      <w:r w:rsidRPr="00CF76AF">
        <w:rPr>
          <w:rFonts w:ascii="Arial" w:hAnsi="Arial" w:cs="Arial"/>
          <w:sz w:val="20"/>
          <w:szCs w:val="20"/>
        </w:rPr>
        <w:t>rinuak</w:t>
      </w:r>
      <w:proofErr w:type="spellEnd"/>
      <w:r w:rsidRPr="00CF76AF">
        <w:rPr>
          <w:rFonts w:ascii="Arial" w:hAnsi="Arial" w:cs="Arial"/>
          <w:sz w:val="20"/>
          <w:szCs w:val="20"/>
        </w:rPr>
        <w:t xml:space="preserve"> </w:t>
      </w:r>
    </w:p>
    <w:tbl>
      <w:tblPr>
        <w:tblStyle w:val="ListTable22"/>
        <w:tblW w:w="467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09"/>
        <w:gridCol w:w="1281"/>
        <w:gridCol w:w="987"/>
        <w:gridCol w:w="1276"/>
        <w:gridCol w:w="1084"/>
      </w:tblGrid>
      <w:tr w:rsidR="00C96041" w:rsidRPr="00CF76AF" w14:paraId="7A9B34BE" w14:textId="77777777" w:rsidTr="002D657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0EDC66E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No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3863776B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ong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5AE907C1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at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8DB66AF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Expected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53FF0CCF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Observed</w:t>
            </w:r>
          </w:p>
        </w:tc>
      </w:tr>
      <w:tr w:rsidR="00C96041" w:rsidRPr="00CF76AF" w14:paraId="13988DFD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2F434B2B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43A78B0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0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0D8EA18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17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3D6B0A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4E43A18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6E73DF48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5E8BE37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37A36F0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0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13E65A7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17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729970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6193641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ECC9F75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6E49C2F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1EC8861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10.2239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0DCC376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812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E75721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2AA6746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72283B2D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1B0E380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0B87327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10.2239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5CA6D5B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812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762B8D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7158AE6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3CAFB358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0C73146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35E1776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132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25AF4E3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41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1576D1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2201DE0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4417AE22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3B801A0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3C7336F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132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2B1072F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41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116D09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534CCB1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6192804A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5B802F7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5FA984E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92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055D67B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05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B61B03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1DB2707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617F4535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4C50940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4A4B1DF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92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3EC975A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05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1B286B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48E7038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6AB5A585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6A8EE30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06A9AA5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31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35F98B8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97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16B6AE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50F1E39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67E2B579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559BD4F4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5645753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31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41AEEAB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97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E6F549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400DAE4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6E877759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7F58D63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0E1E23F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867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35559E0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96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09D603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2080213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2343731B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5DFA83E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6EA2DE0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867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792D8E3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96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3B5804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450671A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38662D57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6DA39F4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392384F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83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22B208A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68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30386C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59554C8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6085AEDE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42E628F7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12BE54B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83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2AC4A0D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68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45A051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1C82C9D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7FB34F69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0392673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228EB0C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06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571F94A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52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197DCB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69FBE5F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730009C2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1CFA5EF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4C18F75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06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74D518B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52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E2153E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4F9DC79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61022A06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63834000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3D3B28D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67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219A04E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3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CBB4BD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28585D5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3C2D8240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2B130A5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14805D2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67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1B81BDA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3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B55F43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0B8659B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1BCF0F2A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38EA9BE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1B6ADD48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37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6DB7E52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21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2DDF1E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579575A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475AE4AC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7185780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285A801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37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32F1647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21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1A7650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DDC4BF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0CDE5310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05037F3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7233331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83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313B233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17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4C1C6C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58F367B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0146B6F3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48254B27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59C0F5C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83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5AA2A31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17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C58BA7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62F58D9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28B02D3B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10E545D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46B63B5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21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580ED72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35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C60B5D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52D5F5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3F760327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09C3FDF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3EF3865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21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1F7475C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35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51D6BDB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638E35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3FAFC92D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2D63CFC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6925D7C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63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6BD3139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58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1BA3EAE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7A76EEB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1676DCDB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55C5AB4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1B4873CC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63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458F2B0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58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071B3A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45061C4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53FE92AD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69037EF8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462ADFE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86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75DBE19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27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F6ABE7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0D1AB0D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74AA3382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684DD2A2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0C967E4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86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0476183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27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18BF44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1285DF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2BADA668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4086ED7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lastRenderedPageBreak/>
              <w:t>29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13502BE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85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05B1B9B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565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E2EE8D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8A84D6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015DDF6D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3FD5BCA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05B2F01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85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3CB2712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565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24AB151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525426B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7398D6B1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0950FAC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02B1047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51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5C048D8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83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5B72D4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4F510E2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6271DD52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49712D0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15DA232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51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6C83DB1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83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197A1E7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7CEE70F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75323975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45448834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7129FE9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6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7317EC0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79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7C76D6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8BE3CE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5A98A140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22D346C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1E4EEAC8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6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5491ADC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79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3C3C0A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7C34E1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6C526CC5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2C6EF19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3737D3F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5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73CAE8C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18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4A51939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6977AE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4CA9B407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3123A9A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402FDDF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5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0762D0A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18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4EA750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61992EE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0C913522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256C556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4814F04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17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66521BB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405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76FF4D5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B4621F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3A88AB76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39B0024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3053A4EC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174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13EAD0B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405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3256EF2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4C2174B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0001D3EA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2826B32C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6FB468A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13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771F244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13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00BED95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34A383B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00E86D33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09" w:type="dxa"/>
            <w:shd w:val="clear" w:color="auto" w:fill="auto"/>
            <w:noWrap/>
            <w:hideMark/>
          </w:tcPr>
          <w:p w14:paraId="612B665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281" w:type="dxa"/>
            <w:shd w:val="clear" w:color="auto" w:fill="auto"/>
            <w:noWrap/>
            <w:hideMark/>
          </w:tcPr>
          <w:p w14:paraId="59025E9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13</w:t>
            </w:r>
          </w:p>
        </w:tc>
        <w:tc>
          <w:tcPr>
            <w:tcW w:w="987" w:type="dxa"/>
            <w:shd w:val="clear" w:color="auto" w:fill="auto"/>
            <w:noWrap/>
            <w:hideMark/>
          </w:tcPr>
          <w:p w14:paraId="4AF3358C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13</w:t>
            </w:r>
          </w:p>
        </w:tc>
        <w:tc>
          <w:tcPr>
            <w:tcW w:w="1276" w:type="dxa"/>
            <w:shd w:val="clear" w:color="auto" w:fill="auto"/>
            <w:noWrap/>
            <w:hideMark/>
          </w:tcPr>
          <w:p w14:paraId="6F5A174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425" w:type="dxa"/>
            <w:shd w:val="clear" w:color="auto" w:fill="auto"/>
            <w:noWrap/>
            <w:hideMark/>
          </w:tcPr>
          <w:p w14:paraId="6E3BA2F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</w:tbl>
    <w:p w14:paraId="6FB1F44C" w14:textId="77777777" w:rsidR="00C96041" w:rsidRPr="00CF76AF" w:rsidRDefault="00C96041" w:rsidP="00C96041">
      <w:pPr>
        <w:rPr>
          <w:rFonts w:ascii="Arial" w:hAnsi="Arial" w:cs="Arial"/>
          <w:sz w:val="20"/>
          <w:szCs w:val="20"/>
        </w:rPr>
      </w:pPr>
    </w:p>
    <w:p w14:paraId="18F5FF59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3051C263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4B9B2DA0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1B322EEA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6F3E8E0A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4DDBF6F7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0A9E39C6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731B24D0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73602F21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4BFCF0A9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41A95DFC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1987572E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78282FE3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38C20FCD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07E4FA87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766BB25B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1CA6386F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2FCFB90A" w14:textId="77777777" w:rsidR="00C96041" w:rsidRDefault="00C96041" w:rsidP="00C96041">
      <w:pPr>
        <w:rPr>
          <w:rFonts w:ascii="Arial" w:hAnsi="Arial" w:cs="Arial"/>
          <w:sz w:val="20"/>
          <w:szCs w:val="20"/>
        </w:rPr>
      </w:pPr>
    </w:p>
    <w:p w14:paraId="4EFA8FBF" w14:textId="77777777" w:rsidR="00C96041" w:rsidRPr="00CF76AF" w:rsidRDefault="00C96041" w:rsidP="00C96041">
      <w:pPr>
        <w:jc w:val="center"/>
        <w:rPr>
          <w:rFonts w:ascii="Arial" w:hAnsi="Arial" w:cs="Arial"/>
          <w:sz w:val="20"/>
          <w:szCs w:val="20"/>
        </w:rPr>
      </w:pPr>
      <w:r w:rsidRPr="00CF76AF">
        <w:rPr>
          <w:rFonts w:ascii="Arial" w:hAnsi="Arial" w:cs="Arial"/>
          <w:sz w:val="20"/>
          <w:szCs w:val="20"/>
        </w:rPr>
        <w:lastRenderedPageBreak/>
        <w:t>Table A.</w:t>
      </w:r>
      <w:r>
        <w:rPr>
          <w:rFonts w:ascii="Arial" w:hAnsi="Arial" w:cs="Arial"/>
          <w:sz w:val="20"/>
          <w:szCs w:val="20"/>
        </w:rPr>
        <w:t>3</w:t>
      </w:r>
      <w:r w:rsidRPr="00CF76AF">
        <w:rPr>
          <w:rFonts w:ascii="Arial" w:hAnsi="Arial" w:cs="Arial"/>
          <w:sz w:val="20"/>
          <w:szCs w:val="20"/>
        </w:rPr>
        <w:t xml:space="preserve">b. Expected and observed presence and absence for field data validation of </w:t>
      </w:r>
      <w:proofErr w:type="spellStart"/>
      <w:r w:rsidRPr="00CF76AF">
        <w:rPr>
          <w:rFonts w:ascii="Arial" w:hAnsi="Arial" w:cs="Arial"/>
          <w:sz w:val="20"/>
          <w:szCs w:val="20"/>
        </w:rPr>
        <w:t>rinuak</w:t>
      </w:r>
      <w:proofErr w:type="spellEnd"/>
    </w:p>
    <w:tbl>
      <w:tblPr>
        <w:tblStyle w:val="ListTable22"/>
        <w:tblW w:w="51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60"/>
        <w:gridCol w:w="1051"/>
        <w:gridCol w:w="960"/>
        <w:gridCol w:w="1050"/>
        <w:gridCol w:w="1084"/>
      </w:tblGrid>
      <w:tr w:rsidR="00C96041" w:rsidRPr="00CF76AF" w14:paraId="19E964D6" w14:textId="77777777" w:rsidTr="002D657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7D69676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No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4FB1C705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ong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722CDF8F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Lat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3E895B7F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Expected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687FC5E" w14:textId="77777777" w:rsidR="00C96041" w:rsidRPr="00CF76AF" w:rsidRDefault="00C96041" w:rsidP="002D657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Observed</w:t>
            </w:r>
          </w:p>
        </w:tc>
      </w:tr>
      <w:tr w:rsidR="00C96041" w:rsidRPr="00CF76AF" w14:paraId="5EC2C44C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29CE328C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6675DF4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41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530480E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28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6ED15E3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7118C82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BCB6AA3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70F192D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7E9C20C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04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6A2026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17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5043055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631490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D0AA346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65C6A191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103113E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22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5D5C27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97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3492FE0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0627B9A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D2EE62D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5C26793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4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4B05031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05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1A53F6C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73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222EE1F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7B9FD15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7E9B2D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4B4111A8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5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1A4F348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10.2239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6B9FA28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812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662AA2F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0CBB48E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1B1B935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2B7DEC6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18E2AAD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183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AC002B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801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433625A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0F4FC12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E59A0BD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1A1AD70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7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12B8314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151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3F46C2A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89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18A5C54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2A8D008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6D5D42E8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4F787C3A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5C42A9C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132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047899B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41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21AE4B4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68A294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3657A7B1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2DDCA32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9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046B3C1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095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0EC6DE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19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29404DC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22F544A8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7754507B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5BC8EFCA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0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46A404F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92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1D5EE60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05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5CAC394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561ED16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5116FAF4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78A06662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1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3C84A66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78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7F181E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11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17127B9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B1C8B4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5B60B2E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79A6414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2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7A23041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31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C60519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97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06274EC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2D06B76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AC588D6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63D7E91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3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6D15B0C1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867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742ACC0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596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28E31D5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2BE8530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D902595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571F3F0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4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64C2B03C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83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1BEFD7D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44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5B376DF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7881FB3C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9B787D7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0DFE977A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5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7B05EEB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83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DA3188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68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64F0C23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03589E2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153359CA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10E34F3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6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7B630AF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06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1A83D4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52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4E42E85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77D72F0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56353C78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6E0849C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7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4F04899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67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7C1EC48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73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4365B5F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001F588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49F25ADC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535DAE2B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8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4BEF9B0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6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21A917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688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104A5D3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0FE7C80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E16FFA0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71949657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19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6C58817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37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1A6A8D0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21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04B0988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05D7AD1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A5C209E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13597B8A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0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6AE50B8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6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6FF78B2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2991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06A1A2F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01F4E0A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9034935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2B5C2A17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1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09C772E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83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39094E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17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1CAD8BEF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48DE08C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A23851C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5E1C2F5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2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7A5152E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21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1CE6658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35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4DD0A37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581BB60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C45EF61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7FB65717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3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1137F7F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63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B311DF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58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1656848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102666E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17F4245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11FD18B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4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35A9A1A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33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7AAA17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119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78001A8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705B86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7ADCAC3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3A1E3386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5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33AB693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86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51F0D63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27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1F562D3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48120DF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8DB46FE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6148907A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6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37DB790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79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79BFD4A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309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4F4E820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11DE5122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BDDB225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2F3F363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7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2710DCAA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13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CEE2E1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336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686A0084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45A2A69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5AE6BD07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5307ED4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28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7226098A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854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3848EA0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565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60478C0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3D3AED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4F501084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60EE905B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lastRenderedPageBreak/>
              <w:t>29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3B24D298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93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0EAFDB6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8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0B80AB27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6232BB8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30813CA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4D966AD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0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1E8CF67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695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0D74C6E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844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7E9BE9B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E61A51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4633C5D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27EC0673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1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24C029F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729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7B17C24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877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5985D35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7E08D86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04C14B48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5E0F9E50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2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18395DCC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815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6BD022D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55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2AD47F3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5226D2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4222C48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0671B6CB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3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537E2E9C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881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ACEFE99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83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620A0AF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3652DE2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2C42B605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4E098805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4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5EB3F4B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51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38BF121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83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152552B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53E250CD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</w:tr>
      <w:tr w:rsidR="00C96041" w:rsidRPr="00CF76AF" w14:paraId="28174AAF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164DA6B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5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3C01D6E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64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D9F4C7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79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5346440E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49ADB576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9130CEE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2098D4B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22266D9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1954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374626C6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918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194A3E44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5043835B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36CF0B58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7AE3DC40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7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128582A2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174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6F12C3D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405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0D3ADA28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25CFFAA3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7AD87E6B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3FF2F76D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8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670ADCDF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196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26C853C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403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6E427099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05E69B17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102E438F" w14:textId="77777777" w:rsidTr="002D657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5E76D07F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39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0F297B4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13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56AC575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213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2C25E69B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450C9EA0" w14:textId="77777777" w:rsidR="00C96041" w:rsidRPr="00CF76AF" w:rsidRDefault="00C96041" w:rsidP="002D657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  <w:tr w:rsidR="00C96041" w:rsidRPr="00CF76AF" w14:paraId="4B227523" w14:textId="77777777" w:rsidTr="002D657E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shd w:val="clear" w:color="auto" w:fill="auto"/>
            <w:noWrap/>
            <w:hideMark/>
          </w:tcPr>
          <w:p w14:paraId="59E279D9" w14:textId="77777777" w:rsidR="00C96041" w:rsidRPr="00CF76AF" w:rsidRDefault="00C96041" w:rsidP="002D657E">
            <w:pPr>
              <w:jc w:val="center"/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b w:val="0"/>
                <w:bCs w:val="0"/>
                <w:color w:val="000000"/>
                <w:sz w:val="20"/>
                <w:szCs w:val="20"/>
                <w:lang w:eastAsia="en-GB"/>
              </w:rPr>
              <w:t>40</w:t>
            </w:r>
          </w:p>
        </w:tc>
        <w:tc>
          <w:tcPr>
            <w:tcW w:w="1051" w:type="dxa"/>
            <w:shd w:val="clear" w:color="auto" w:fill="auto"/>
            <w:noWrap/>
            <w:hideMark/>
          </w:tcPr>
          <w:p w14:paraId="60695CD0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2255</w:t>
            </w:r>
          </w:p>
        </w:tc>
        <w:tc>
          <w:tcPr>
            <w:tcW w:w="960" w:type="dxa"/>
            <w:shd w:val="clear" w:color="auto" w:fill="auto"/>
            <w:noWrap/>
            <w:hideMark/>
          </w:tcPr>
          <w:p w14:paraId="451A6F61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0.3019</w:t>
            </w:r>
          </w:p>
        </w:tc>
        <w:tc>
          <w:tcPr>
            <w:tcW w:w="1050" w:type="dxa"/>
            <w:shd w:val="clear" w:color="auto" w:fill="auto"/>
            <w:noWrap/>
            <w:hideMark/>
          </w:tcPr>
          <w:p w14:paraId="222FB195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1084" w:type="dxa"/>
            <w:shd w:val="clear" w:color="auto" w:fill="auto"/>
            <w:noWrap/>
            <w:hideMark/>
          </w:tcPr>
          <w:p w14:paraId="1ABC76B3" w14:textId="77777777" w:rsidR="00C96041" w:rsidRPr="00CF76AF" w:rsidRDefault="00C96041" w:rsidP="002D657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CF76A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</w:t>
            </w:r>
          </w:p>
        </w:tc>
      </w:tr>
    </w:tbl>
    <w:p w14:paraId="03F49DD4" w14:textId="77777777" w:rsidR="00C96041" w:rsidRDefault="00C96041" w:rsidP="00C96041"/>
    <w:p w14:paraId="5A5786E3" w14:textId="77777777" w:rsidR="00C96041" w:rsidRDefault="00C96041" w:rsidP="00C96041"/>
    <w:p w14:paraId="6ADE8722" w14:textId="77777777" w:rsidR="00C96041" w:rsidRPr="00185DA3" w:rsidRDefault="00C96041" w:rsidP="00C96041">
      <w:pPr>
        <w:rPr>
          <w:rFonts w:ascii="Arial" w:hAnsi="Arial" w:cs="Arial"/>
          <w:b/>
          <w:bCs/>
        </w:rPr>
      </w:pPr>
    </w:p>
    <w:p w14:paraId="6C9764DC" w14:textId="77777777" w:rsidR="009B067D" w:rsidRDefault="009B067D"/>
    <w:sectPr w:rsidR="009B067D" w:rsidSect="0088788D">
      <w:type w:val="continuous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E95126"/>
    <w:multiLevelType w:val="hybridMultilevel"/>
    <w:tmpl w:val="736EDB3E"/>
    <w:lvl w:ilvl="0" w:tplc="62F262D2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7879586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6041"/>
    <w:rsid w:val="009B067D"/>
    <w:rsid w:val="00C960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8EEFB0"/>
  <w15:chartTrackingRefBased/>
  <w15:docId w15:val="{1F4702CA-FAC3-4390-8DAF-A8083F2109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6041"/>
    <w:pPr>
      <w:spacing w:after="160" w:line="259" w:lineRule="auto"/>
    </w:pPr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96041"/>
    <w:pPr>
      <w:keepNext/>
      <w:keepLines/>
      <w:spacing w:before="240" w:after="0"/>
      <w:outlineLvl w:val="0"/>
    </w:pPr>
    <w:rPr>
      <w:rFonts w:ascii="Arial" w:eastAsiaTheme="majorEastAsia" w:hAnsi="Arial" w:cstheme="majorBidi"/>
      <w:b/>
      <w:caps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96041"/>
    <w:pPr>
      <w:keepNext/>
      <w:keepLines/>
      <w:spacing w:before="40" w:after="0"/>
      <w:outlineLvl w:val="1"/>
    </w:pPr>
    <w:rPr>
      <w:rFonts w:ascii="Arial" w:eastAsiaTheme="majorEastAsia" w:hAnsi="Arial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9604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960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96041"/>
    <w:rPr>
      <w:rFonts w:ascii="Arial" w:eastAsiaTheme="majorEastAsia" w:hAnsi="Arial" w:cstheme="majorBidi"/>
      <w:b/>
      <w:caps/>
      <w:color w:val="000000" w:themeColor="text1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C96041"/>
    <w:rPr>
      <w:rFonts w:ascii="Arial" w:eastAsiaTheme="majorEastAsia" w:hAnsi="Arial" w:cstheme="majorBidi"/>
      <w:b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96041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C96041"/>
    <w:rPr>
      <w:rFonts w:asciiTheme="majorHAnsi" w:eastAsiaTheme="majorEastAsia" w:hAnsiTheme="majorHAnsi" w:cstheme="majorBidi"/>
      <w:i/>
      <w:iCs/>
      <w:color w:val="365F91" w:themeColor="accent1" w:themeShade="BF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C960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960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96041"/>
    <w:rPr>
      <w:sz w:val="20"/>
      <w:szCs w:val="20"/>
      <w:lang w:val="en-GB"/>
    </w:rPr>
  </w:style>
  <w:style w:type="character" w:styleId="Hyperlink">
    <w:name w:val="Hyperlink"/>
    <w:basedOn w:val="DefaultParagraphFont"/>
    <w:uiPriority w:val="99"/>
    <w:unhideWhenUsed/>
    <w:rsid w:val="00C96041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C96041"/>
    <w:rPr>
      <w:i/>
      <w:iCs/>
    </w:rPr>
  </w:style>
  <w:style w:type="table" w:customStyle="1" w:styleId="ListTable6Colorful1">
    <w:name w:val="List Table 6 Colorful1"/>
    <w:basedOn w:val="TableNormal"/>
    <w:uiPriority w:val="51"/>
    <w:rsid w:val="00C96041"/>
    <w:pPr>
      <w:spacing w:after="0" w:line="240" w:lineRule="auto"/>
    </w:pPr>
    <w:rPr>
      <w:rFonts w:ascii="Calibri" w:eastAsia="Calibri" w:hAnsi="Calibri" w:cs="Times New Roman"/>
      <w:color w:val="000000" w:themeColor="text1"/>
      <w:lang w:val="en-GB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C96041"/>
  </w:style>
  <w:style w:type="table" w:customStyle="1" w:styleId="ListTable6Colorful2">
    <w:name w:val="List Table 6 Colorful2"/>
    <w:basedOn w:val="TableNormal"/>
    <w:uiPriority w:val="51"/>
    <w:rsid w:val="00C96041"/>
    <w:pPr>
      <w:spacing w:after="0" w:line="240" w:lineRule="auto"/>
    </w:pPr>
    <w:rPr>
      <w:color w:val="000000" w:themeColor="text1"/>
      <w:lang w:val="en-GB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eGrid">
    <w:name w:val="Table Grid"/>
    <w:basedOn w:val="TableNormal"/>
    <w:uiPriority w:val="39"/>
    <w:rsid w:val="00C96041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21">
    <w:name w:val="Plain Table 21"/>
    <w:basedOn w:val="TableNormal"/>
    <w:uiPriority w:val="42"/>
    <w:rsid w:val="00C96041"/>
    <w:pPr>
      <w:spacing w:after="0" w:line="240" w:lineRule="auto"/>
    </w:pPr>
    <w:rPr>
      <w:lang w:val="en-GB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60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6041"/>
    <w:rPr>
      <w:b/>
      <w:bCs/>
      <w:sz w:val="20"/>
      <w:szCs w:val="20"/>
      <w:lang w:val="en-GB"/>
    </w:rPr>
  </w:style>
  <w:style w:type="paragraph" w:styleId="NormalWeb">
    <w:name w:val="Normal (Web)"/>
    <w:basedOn w:val="Normal"/>
    <w:uiPriority w:val="99"/>
    <w:unhideWhenUsed/>
    <w:rsid w:val="00C9604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604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6041"/>
    <w:rPr>
      <w:rFonts w:ascii="Segoe UI" w:hAnsi="Segoe UI" w:cs="Segoe UI"/>
      <w:sz w:val="18"/>
      <w:szCs w:val="18"/>
      <w:lang w:val="en-GB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96041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96041"/>
    <w:pPr>
      <w:ind w:left="720"/>
      <w:contextualSpacing/>
    </w:pPr>
  </w:style>
  <w:style w:type="table" w:customStyle="1" w:styleId="ListTable21">
    <w:name w:val="List Table 21"/>
    <w:basedOn w:val="TableNormal"/>
    <w:uiPriority w:val="47"/>
    <w:rsid w:val="00C96041"/>
    <w:pPr>
      <w:spacing w:after="0" w:line="240" w:lineRule="auto"/>
    </w:pPr>
    <w:rPr>
      <w:lang w:val="en-GB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PlaceholderText">
    <w:name w:val="Placeholder Text"/>
    <w:basedOn w:val="DefaultParagraphFont"/>
    <w:uiPriority w:val="99"/>
    <w:semiHidden/>
    <w:rsid w:val="00C96041"/>
    <w:rPr>
      <w:color w:val="808080"/>
    </w:rPr>
  </w:style>
  <w:style w:type="table" w:customStyle="1" w:styleId="ListTable6Colorful3">
    <w:name w:val="List Table 6 Colorful3"/>
    <w:basedOn w:val="TableNormal"/>
    <w:uiPriority w:val="51"/>
    <w:rsid w:val="00C96041"/>
    <w:pPr>
      <w:spacing w:after="0" w:line="240" w:lineRule="auto"/>
    </w:pPr>
    <w:rPr>
      <w:color w:val="000000" w:themeColor="text1"/>
      <w:lang w:val="en-GB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PlainTable22">
    <w:name w:val="Plain Table 22"/>
    <w:basedOn w:val="TableNormal"/>
    <w:uiPriority w:val="42"/>
    <w:rsid w:val="00C96041"/>
    <w:pPr>
      <w:spacing w:after="0" w:line="240" w:lineRule="auto"/>
    </w:pPr>
    <w:rPr>
      <w:lang w:val="en-GB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C96041"/>
    <w:rPr>
      <w:color w:val="605E5C"/>
      <w:shd w:val="clear" w:color="auto" w:fill="E1DFDD"/>
    </w:rPr>
  </w:style>
  <w:style w:type="table" w:customStyle="1" w:styleId="ListTable22">
    <w:name w:val="List Table 22"/>
    <w:basedOn w:val="TableNormal"/>
    <w:uiPriority w:val="47"/>
    <w:rsid w:val="00C96041"/>
    <w:pPr>
      <w:spacing w:after="0" w:line="240" w:lineRule="auto"/>
    </w:pPr>
    <w:rPr>
      <w:lang w:val="en-GB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872</Words>
  <Characters>4975</Characters>
  <Application>Microsoft Office Word</Application>
  <DocSecurity>0</DocSecurity>
  <Lines>41</Lines>
  <Paragraphs>11</Paragraphs>
  <ScaleCrop>false</ScaleCrop>
  <Company/>
  <LinksUpToDate>false</LinksUpToDate>
  <CharactersWithSpaces>58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vana yuniarti</dc:creator>
  <cp:keywords/>
  <dc:description/>
  <cp:lastModifiedBy>ivana yuniarti</cp:lastModifiedBy>
  <cp:revision>1</cp:revision>
  <dcterms:created xsi:type="dcterms:W3CDTF">2023-01-13T09:29:00Z</dcterms:created>
  <dcterms:modified xsi:type="dcterms:W3CDTF">2023-01-13T09:30:00Z</dcterms:modified>
</cp:coreProperties>
</file>